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21204" w:rsidRDefault="003A446E" w:rsidP="00735236">
      <w:pPr>
        <w:pStyle w:val="MDPI12title"/>
        <w:rPr>
          <w:strike/>
          <w:lang w:val="en-GB"/>
          <w:rPrChange w:id="0" w:author="Janusz Kulon" w:date="2024-01-18T14:26:00Z">
            <w:rPr/>
          </w:rPrChange>
        </w:rPr>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46BA2E6A"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933E36">
        <w:rPr>
          <w:vertAlign w:val="superscript"/>
          <w:lang w:val="en-GB"/>
        </w:rPr>
        <w:t xml:space="preserve"> </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21204" w:rsidRDefault="00897848" w:rsidP="00E93210">
      <w:pPr>
        <w:pStyle w:val="MDPI16affiliation"/>
        <w:rPr>
          <w:lang w:val="en-GB"/>
          <w:rPrChange w:id="1" w:author="Janusz Kulon" w:date="2024-01-18T12:44:00Z">
            <w:rPr/>
          </w:rPrChange>
        </w:rPr>
      </w:pPr>
      <w:r w:rsidRPr="00621204">
        <w:rPr>
          <w:vertAlign w:val="superscript"/>
          <w:lang w:val="en-GB"/>
          <w:rPrChange w:id="2" w:author="Janusz Kulon" w:date="2024-01-18T12:44:00Z">
            <w:rPr>
              <w:vertAlign w:val="superscript"/>
            </w:rPr>
          </w:rPrChange>
        </w:rPr>
        <w:t>1</w:t>
      </w:r>
      <w:r w:rsidR="00E93210" w:rsidRPr="00621204">
        <w:rPr>
          <w:lang w:val="en-GB"/>
          <w:rPrChange w:id="3" w:author="Janusz Kulon" w:date="2024-01-18T12:44:00Z">
            <w:rPr/>
          </w:rPrChange>
        </w:rPr>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5767" w:rsidRPr="00621204">
        <w:rPr>
          <w:lang w:val="en-GB"/>
        </w:rPr>
        <w:t>;</w:t>
      </w:r>
      <w:r w:rsidR="00E93210" w:rsidRPr="00621204">
        <w:rPr>
          <w:lang w:val="en-GB"/>
          <w:rPrChange w:id="4" w:author="Janusz Kulon" w:date="2024-01-18T12:44:00Z">
            <w:rPr/>
          </w:rPrChange>
        </w:rPr>
        <w:t xml:space="preserve"> </w:t>
      </w:r>
      <w:r w:rsidR="00BB5199" w:rsidRPr="00621204">
        <w:rPr>
          <w:lang w:val="en-GB"/>
          <w:rPrChange w:id="5" w:author="Janusz Kulon" w:date="2024-01-18T12:44:00Z">
            <w:rPr/>
          </w:rPrChange>
        </w:rPr>
        <w:t>30025293@southwales.ac.uk</w:t>
      </w:r>
      <w:r w:rsidR="00BB5199" w:rsidRPr="00621204">
        <w:rPr>
          <w:lang w:val="en-GB"/>
        </w:rPr>
        <w:t xml:space="preserve">; </w:t>
      </w:r>
      <w:r w:rsidR="00422435" w:rsidRPr="00621204">
        <w:rPr>
          <w:lang w:val="en-GB"/>
          <w:rPrChange w:id="6" w:author="Janusz Kulon" w:date="2024-01-18T12:44:00Z">
            <w:rPr/>
          </w:rPrChange>
        </w:rPr>
        <w:t>j.kulon@southwales.ac.uk</w:t>
      </w:r>
      <w:r w:rsidR="00422435" w:rsidRPr="00621204">
        <w:rPr>
          <w:lang w:val="en-GB"/>
        </w:rPr>
        <w:t>; shiny.verghese@southwales.ac.uk</w:t>
      </w:r>
    </w:p>
    <w:p w14:paraId="4EE0F943" w14:textId="336EC839" w:rsidR="003469A2" w:rsidRDefault="00E93210" w:rsidP="003469A2">
      <w:pPr>
        <w:pStyle w:val="MDPI16affiliation"/>
        <w:rPr>
          <w:lang w:val="en-GB"/>
        </w:rPr>
      </w:pPr>
      <w:r w:rsidRPr="00621204">
        <w:rPr>
          <w:vertAlign w:val="superscript"/>
          <w:lang w:val="en-GB"/>
          <w:rPrChange w:id="7" w:author="Janusz Kulon" w:date="2024-01-18T12:44:00Z">
            <w:rPr>
              <w:vertAlign w:val="superscript"/>
            </w:rPr>
          </w:rPrChange>
        </w:rPr>
        <w:t>2</w:t>
      </w:r>
      <w:r w:rsidRPr="00621204">
        <w:rPr>
          <w:lang w:val="en-GB"/>
          <w:rPrChange w:id="8" w:author="Janusz Kulon" w:date="2024-01-18T12:44:00Z">
            <w:rPr/>
          </w:rPrChange>
        </w:rPr>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00EE5BC4">
        <w:rPr>
          <w:lang w:val="en-GB"/>
        </w:rPr>
        <w:t>;</w:t>
      </w:r>
      <w:r w:rsidRPr="00621204">
        <w:rPr>
          <w:lang w:val="en-GB"/>
          <w:rPrChange w:id="9" w:author="Janusz Kulon" w:date="2024-01-18T12:44:00Z">
            <w:rPr/>
          </w:rPrChange>
        </w:rPr>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5EF59DE5" w:rsidR="00381B0E" w:rsidRPr="0095269D" w:rsidRDefault="00E93210" w:rsidP="0095269D">
      <w:pPr>
        <w:pStyle w:val="MDPI17abstract"/>
        <w:rPr>
          <w:ins w:id="1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proofErr w:type="spellStart"/>
      <w:r w:rsidR="00EE5BC4" w:rsidRPr="0095269D">
        <w:rPr>
          <w:lang w:val="en-GB"/>
        </w:rPr>
        <w:t>th</w:t>
      </w:r>
      <w:proofErr w:type="spellEnd"/>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proofErr w:type="spellStart"/>
      <w:r w:rsidR="00EE5BC4" w:rsidRPr="0095269D">
        <w:rPr>
          <w:lang w:val="en-GB"/>
        </w:rPr>
        <w:t>o</w:t>
      </w:r>
      <w:proofErr w:type="spellEnd"/>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319577D8"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alon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2AC1134B"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 xml:space="preserve">Early development of MSDs can be attributed to sedentary lifestyles and poor </w:t>
      </w:r>
      <w:r w:rsidR="006E3167" w:rsidRPr="00621204">
        <w:rPr>
          <w:color w:val="auto"/>
          <w:lang w:val="en-GB"/>
        </w:rPr>
        <w:t>postur</w:t>
      </w:r>
      <w:r w:rsidR="00AD69B7" w:rsidRPr="00621204">
        <w:rPr>
          <w:color w:val="auto"/>
          <w:lang w:val="en-GB"/>
        </w:rPr>
        <w:t>e</w:t>
      </w:r>
      <w:r w:rsidR="00174474" w:rsidRPr="00621204">
        <w:rPr>
          <w:color w:val="auto"/>
          <w:lang w:val="en-GB"/>
        </w:rPr>
        <w:t xml:space="preserve"> </w:t>
      </w:r>
      <w:r w:rsidR="00174474" w:rsidRPr="00621204">
        <w:rPr>
          <w:b/>
          <w:color w:val="auto"/>
          <w:lang w:val="en-GB"/>
        </w:rPr>
        <w:fldChar w:fldCharType="begin"/>
      </w:r>
      <w:r w:rsidR="00174474" w:rsidRPr="00621204">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21204">
        <w:rPr>
          <w:b/>
          <w:color w:val="auto"/>
          <w:lang w:val="en-GB"/>
        </w:rPr>
        <w:fldChar w:fldCharType="separate"/>
      </w:r>
      <w:r w:rsidR="00174474" w:rsidRPr="00621204">
        <w:rPr>
          <w:color w:val="auto"/>
          <w:lang w:val="en-GB"/>
        </w:rPr>
        <w:t>[5]</w:t>
      </w:r>
      <w:r w:rsidR="00174474" w:rsidRPr="00621204">
        <w:rPr>
          <w:b/>
          <w:color w:val="auto"/>
          <w:lang w:val="en-GB"/>
        </w:rPr>
        <w:fldChar w:fldCharType="end"/>
      </w:r>
      <w:r w:rsidRPr="00621204">
        <w:rPr>
          <w:color w:val="auto"/>
          <w:lang w:val="en-GB"/>
        </w:rPr>
        <w:t>. The office environment, characterized by prolonged 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To com</w:t>
      </w:r>
      <w:r w:rsidRPr="00621204">
        <w:rPr>
          <w:color w:val="auto"/>
          <w:lang w:val="en-GB"/>
        </w:rPr>
        <w:lastRenderedPageBreak/>
        <w:t xml:space="preserve">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4FD331C8"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assessments are subjective, with the detection of abnormalities dependent on visual inspection </w:t>
      </w:r>
      <w:r w:rsidR="002B0A81" w:rsidRPr="00621204">
        <w:rPr>
          <w:lang w:val="en-GB"/>
        </w:rPr>
        <w:fldChar w:fldCharType="begin"/>
      </w:r>
      <w:r w:rsidR="00AD69B7" w:rsidRPr="00621204">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21204">
        <w:rPr>
          <w:lang w:val="en-GB"/>
        </w:rPr>
        <w:fldChar w:fldCharType="separate"/>
      </w:r>
      <w:r w:rsidR="00AD69B7" w:rsidRPr="00621204">
        <w:rPr>
          <w:lang w:val="en-GB"/>
        </w:rPr>
        <w:t>[14]</w:t>
      </w:r>
      <w:r w:rsidR="002B0A81" w:rsidRPr="00621204">
        <w:rPr>
          <w:lang w:val="en-GB"/>
        </w:rPr>
        <w:fldChar w:fldCharType="end"/>
      </w:r>
      <w:r w:rsidRPr="00621204">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0BF86AF"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699A116A" w:rsidR="00BF2689" w:rsidRPr="00621204" w:rsidRDefault="00BF2689" w:rsidP="00424DDD">
      <w:pPr>
        <w:pStyle w:val="MDPI31text"/>
        <w:rPr>
          <w:lang w:val="en-GB"/>
        </w:rPr>
      </w:pPr>
      <w:r w:rsidRPr="00621204">
        <w:rPr>
          <w:lang w:val="en-GB"/>
        </w:rPr>
        <w:t>The primary aim of this literature review study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4497FFFF" w14:textId="77777777" w:rsidR="00A33909" w:rsidRPr="00621204" w:rsidRDefault="00A33909" w:rsidP="00735236">
      <w:pPr>
        <w:pStyle w:val="MDPI31text"/>
        <w:rPr>
          <w:lang w:val="en-GB"/>
        </w:rPr>
      </w:pPr>
    </w:p>
    <w:p w14:paraId="5AF5BFCE" w14:textId="77777777" w:rsidR="0067077B" w:rsidRPr="00621204" w:rsidRDefault="0067077B" w:rsidP="00735236">
      <w:pPr>
        <w:pStyle w:val="MDPI31text"/>
        <w:rPr>
          <w:lang w:val="en-GB"/>
        </w:rPr>
      </w:pPr>
    </w:p>
    <w:p w14:paraId="507FA24B" w14:textId="77777777" w:rsidR="0067077B" w:rsidRPr="00621204" w:rsidRDefault="0067077B" w:rsidP="00735236">
      <w:pPr>
        <w:pStyle w:val="MDPI31text"/>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hich </w:t>
      </w:r>
      <w:r w:rsidR="00A067EA">
        <w:rPr>
          <w:lang w:val="en-GB"/>
        </w:rPr>
        <w:t xml:space="preserve">are </w:t>
      </w:r>
      <w:r w:rsidRPr="00621204">
        <w:rPr>
          <w:lang w:val="en-GB"/>
        </w:rPr>
        <w:t xml:space="preserve">the following: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422DAE07" w14:textId="77777777" w:rsidR="00E40AD3" w:rsidRDefault="00E40AD3" w:rsidP="00725A06">
      <w:pPr>
        <w:pStyle w:val="MDPI31text"/>
        <w:rPr>
          <w:lang w:val="en-GB"/>
        </w:rPr>
      </w:pPr>
    </w:p>
    <w:p w14:paraId="7FF33508" w14:textId="77777777" w:rsidR="00E40AD3" w:rsidRPr="00621204" w:rsidRDefault="00E40AD3" w:rsidP="00725A06">
      <w:pPr>
        <w:pStyle w:val="MDPI31text"/>
        <w:rPr>
          <w:lang w:val="en-GB"/>
        </w:rPr>
      </w:pP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5B94DEC8" w:rsidR="00A759D5" w:rsidRPr="00621204" w:rsidRDefault="00F2274C" w:rsidP="00A759D5">
      <w:pPr>
        <w:pStyle w:val="MDPI52figure"/>
        <w:rPr>
          <w:lang w:val="en-GB"/>
        </w:rPr>
      </w:pPr>
      <w:r>
        <w:rPr>
          <w:noProof/>
        </w:rPr>
        <w:drawing>
          <wp:inline distT="0" distB="0" distL="0" distR="0" wp14:anchorId="16AEFBC6" wp14:editId="157E9B5D">
            <wp:extent cx="6486525" cy="4972050"/>
            <wp:effectExtent l="19050" t="19050" r="9525" b="0"/>
            <wp:docPr id="1731450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822" t="-2615" r="-1562" b="-2396"/>
                    <a:stretch/>
                  </pic:blipFill>
                  <pic:spPr bwMode="auto">
                    <a:xfrm>
                      <a:off x="0" y="0"/>
                      <a:ext cx="6489313" cy="49741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Pr="00621204"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42E17314"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individuall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29445907" w:rsidR="00D30503" w:rsidRPr="00621204" w:rsidRDefault="00D30503" w:rsidP="007614A5">
      <w:pPr>
        <w:pStyle w:val="MDPI21heading1"/>
        <w:rPr>
          <w:lang w:val="en-GB"/>
        </w:rPr>
      </w:pPr>
      <w:r w:rsidRPr="00621204">
        <w:rPr>
          <w:lang w:val="en-GB"/>
        </w:rPr>
        <w:t>3. Sitting posture selection</w:t>
      </w:r>
    </w:p>
    <w:p w14:paraId="5633DAF0" w14:textId="4274FE1D"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621204">
        <w:rPr>
          <w:lang w:val="en-GB"/>
        </w:rPr>
        <w:t>Korakakis</w:t>
      </w:r>
      <w:proofErr w:type="spellEnd"/>
      <w:r w:rsidRPr="00621204">
        <w:rPr>
          <w:lang w:val="en-GB"/>
        </w:rPr>
        <w:t xml:space="preserve">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621204">
        <w:rPr>
          <w:lang w:val="en-GB"/>
        </w:rPr>
        <w:t>chairs</w:t>
      </w:r>
      <w:r w:rsidRPr="00621204">
        <w:rPr>
          <w:lang w:val="en-GB"/>
        </w:rPr>
        <w:t xml:space="preserve"> include 1. Upright sitting with backrest, 2. Leaning forward with backrest (slouching) 3. Leaning forward without backrest (slouching), 4. Sitting on the front edge 5. Leaning Left 6. Leaning Right reported by the majority of studies.</w:t>
      </w:r>
      <w:r w:rsidR="0038377F" w:rsidRPr="00621204">
        <w:rPr>
          <w:lang w:val="en-GB"/>
        </w:rPr>
        <w:t xml:space="preserve"> </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026827DD" w14:textId="54479D1D" w:rsidR="00907A82" w:rsidRPr="00621204" w:rsidRDefault="007C0F86" w:rsidP="00A40B75">
      <w:pPr>
        <w:pStyle w:val="MDPI31text"/>
        <w:rPr>
          <w:shd w:val="clear" w:color="auto" w:fill="FFFFFF"/>
          <w:lang w:val="en-GB"/>
        </w:rPr>
      </w:pPr>
      <w:r w:rsidRPr="00621204">
        <w:rPr>
          <w:shd w:val="clear" w:color="auto" w:fill="FFFFFF"/>
          <w:lang w:val="en-GB"/>
        </w:rPr>
        <w:t xml:space="preserve">Currently, </w:t>
      </w:r>
      <w:r w:rsidR="008F244C" w:rsidRPr="00621204">
        <w:rPr>
          <w:shd w:val="clear" w:color="auto" w:fill="FFFFFF"/>
          <w:lang w:val="en-GB"/>
        </w:rPr>
        <w:t xml:space="preserve">there are </w:t>
      </w:r>
      <w:r w:rsidR="00DA6788">
        <w:rPr>
          <w:shd w:val="clear" w:color="auto" w:fill="FFFFFF"/>
          <w:lang w:val="en-GB"/>
        </w:rPr>
        <w:t>several</w:t>
      </w:r>
      <w:r w:rsidR="00B36850" w:rsidRPr="00621204">
        <w:rPr>
          <w:shd w:val="clear" w:color="auto" w:fill="FFFFFF"/>
          <w:lang w:val="en-GB"/>
        </w:rPr>
        <w:t xml:space="preserve"> </w:t>
      </w:r>
      <w:r w:rsidR="006F7EDC" w:rsidRPr="00621204">
        <w:rPr>
          <w:shd w:val="clear" w:color="auto" w:fill="FFFFFF"/>
          <w:lang w:val="en-GB"/>
        </w:rPr>
        <w:t>types of sensors</w:t>
      </w:r>
      <w:r w:rsidR="00876C75" w:rsidRPr="00621204">
        <w:rPr>
          <w:shd w:val="clear" w:color="auto" w:fill="FFFFFF"/>
          <w:lang w:val="en-GB"/>
        </w:rPr>
        <w:t xml:space="preserve"> being </w:t>
      </w:r>
      <w:r w:rsidR="006F7EDC" w:rsidRPr="00621204">
        <w:rPr>
          <w:shd w:val="clear" w:color="auto" w:fill="FFFFFF"/>
          <w:lang w:val="en-GB"/>
        </w:rPr>
        <w:t>used</w:t>
      </w:r>
      <w:r w:rsidR="006C29CF" w:rsidRPr="00621204">
        <w:rPr>
          <w:shd w:val="clear" w:color="auto" w:fill="FFFFFF"/>
          <w:lang w:val="en-GB"/>
        </w:rPr>
        <w:t xml:space="preserve"> </w:t>
      </w:r>
      <w:r w:rsidR="00C266BD" w:rsidRPr="00621204">
        <w:rPr>
          <w:shd w:val="clear" w:color="auto" w:fill="FFFFFF"/>
          <w:lang w:val="en-GB"/>
        </w:rPr>
        <w:t>in the development of</w:t>
      </w:r>
      <w:r w:rsidR="006C29CF" w:rsidRPr="00621204">
        <w:rPr>
          <w:shd w:val="clear" w:color="auto" w:fill="FFFFFF"/>
          <w:lang w:val="en-GB"/>
        </w:rPr>
        <w:t xml:space="preserve"> smart sensing chairs</w:t>
      </w:r>
      <w:r w:rsidRPr="00621204">
        <w:rPr>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2EFA0316" w14:textId="77777777" w:rsidR="005E24D9" w:rsidRPr="00621204" w:rsidRDefault="005E24D9" w:rsidP="007F5342">
      <w:pPr>
        <w:pStyle w:val="MDPI52figure"/>
        <w:rPr>
          <w:lang w:val="en-GB"/>
        </w:rPr>
      </w:pPr>
    </w:p>
    <w:p w14:paraId="4AB24425" w14:textId="77777777" w:rsidR="0006671A" w:rsidRDefault="0006671A" w:rsidP="007F5342">
      <w:pPr>
        <w:pStyle w:val="MDPI52figure"/>
        <w:rPr>
          <w:noProof/>
        </w:rPr>
      </w:pPr>
    </w:p>
    <w:p w14:paraId="0DF8BAC3" w14:textId="6BD44D9C" w:rsidR="003A7E8F" w:rsidRPr="00621204" w:rsidRDefault="0006671A" w:rsidP="007F5342">
      <w:pPr>
        <w:pStyle w:val="MDPI52figure"/>
        <w:rPr>
          <w:shd w:val="clear" w:color="auto" w:fill="FFFFFF"/>
          <w:lang w:val="en-GB"/>
        </w:rPr>
      </w:pPr>
      <w:r>
        <w:rPr>
          <w:noProof/>
        </w:rPr>
        <w:drawing>
          <wp:inline distT="0" distB="0" distL="0" distR="0" wp14:anchorId="7A704D20" wp14:editId="7951BCC6">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0777FD4F" w:rsidR="00E52229" w:rsidRPr="00621204" w:rsidRDefault="00E52229" w:rsidP="00E52229">
      <w:pPr>
        <w:pStyle w:val="MDPI51figurecaption"/>
        <w:ind w:left="2968"/>
        <w:rPr>
          <w:lang w:val="en-GB"/>
        </w:rPr>
      </w:pPr>
      <w:r w:rsidRPr="00621204">
        <w:rPr>
          <w:b/>
          <w:bCs/>
          <w:lang w:val="en-GB"/>
        </w:rPr>
        <w:t xml:space="preserve">Figure </w:t>
      </w:r>
      <w:r w:rsidR="00CD5673" w:rsidRPr="00621204">
        <w:rPr>
          <w:b/>
          <w:bCs/>
          <w:lang w:val="en-GB"/>
        </w:rPr>
        <w:t>5</w:t>
      </w:r>
      <w:r w:rsidRPr="00621204">
        <w:rPr>
          <w:lang w:val="en-GB"/>
        </w:rPr>
        <w:t xml:space="preserve">. Textile Pressure Sensor (a) Textile Pressure Sensor composition </w:t>
      </w:r>
      <w:r w:rsidR="008409CE" w:rsidRPr="00621204">
        <w:rPr>
          <w:lang w:val="en-GB"/>
        </w:rPr>
        <w:fldChar w:fldCharType="begin"/>
      </w:r>
      <w:r w:rsidR="00AD69B7" w:rsidRPr="00621204">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21204">
        <w:rPr>
          <w:lang w:val="en-GB"/>
        </w:rPr>
        <w:fldChar w:fldCharType="separate"/>
      </w:r>
      <w:r w:rsidR="00AD69B7" w:rsidRPr="00621204">
        <w:rPr>
          <w:lang w:val="en-GB"/>
        </w:rPr>
        <w:t>[31]</w:t>
      </w:r>
      <w:r w:rsidR="008409CE" w:rsidRPr="00621204">
        <w:rPr>
          <w:lang w:val="en-GB"/>
        </w:rPr>
        <w:fldChar w:fldCharType="end"/>
      </w:r>
      <w:r w:rsidRPr="00621204">
        <w:rPr>
          <w:lang w:val="en-GB"/>
        </w:rPr>
        <w:t xml:space="preserve">; (b) </w:t>
      </w:r>
      <w:proofErr w:type="spellStart"/>
      <w:r w:rsidRPr="00621204">
        <w:rPr>
          <w:lang w:val="en-GB"/>
        </w:rPr>
        <w:t>PreCaTex</w:t>
      </w:r>
      <w:proofErr w:type="spellEnd"/>
      <w:r w:rsidRPr="00621204">
        <w:rPr>
          <w:lang w:val="en-GB"/>
        </w:rPr>
        <w:t xml:space="preserve"> </w:t>
      </w:r>
      <w:r w:rsidR="0076058A" w:rsidRPr="00621204">
        <w:rPr>
          <w:lang w:val="en-GB"/>
        </w:rPr>
        <w:t xml:space="preserve">textile </w:t>
      </w:r>
      <w:r w:rsidRPr="00621204">
        <w:rPr>
          <w:lang w:val="en-GB"/>
        </w:rPr>
        <w:t xml:space="preserve">sensor </w:t>
      </w:r>
      <w:r w:rsidR="008409CE" w:rsidRPr="00621204">
        <w:rPr>
          <w:lang w:val="en-GB"/>
        </w:rPr>
        <w:fldChar w:fldCharType="begin"/>
      </w:r>
      <w:r w:rsidR="00AD69B7" w:rsidRPr="00621204">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21204">
        <w:rPr>
          <w:lang w:val="en-GB"/>
        </w:rPr>
        <w:fldChar w:fldCharType="separate"/>
      </w:r>
      <w:r w:rsidR="00AD69B7" w:rsidRPr="00621204">
        <w:rPr>
          <w:lang w:val="en-GB"/>
        </w:rPr>
        <w:t>[32]</w:t>
      </w:r>
      <w:r w:rsidR="008409CE" w:rsidRPr="00621204">
        <w:rPr>
          <w:lang w:val="en-GB"/>
        </w:rPr>
        <w:fldChar w:fldCharType="end"/>
      </w:r>
      <w:r w:rsidRPr="00621204">
        <w:rPr>
          <w:lang w:val="en-GB"/>
        </w:rPr>
        <w:t>.</w:t>
      </w:r>
    </w:p>
    <w:p w14:paraId="776001F8" w14:textId="7A5BBD84" w:rsidR="00EA3453" w:rsidRPr="00621204" w:rsidRDefault="00B1271D" w:rsidP="0076058A">
      <w:pPr>
        <w:pStyle w:val="MDPI31text"/>
        <w:rPr>
          <w:lang w:val="en-GB"/>
        </w:rPr>
      </w:pPr>
      <w:r w:rsidRPr="00621204">
        <w:rPr>
          <w:lang w:val="en-GB"/>
        </w:rPr>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w:t>
      </w:r>
      <w:r w:rsidR="00E52229" w:rsidRPr="00621204">
        <w:rPr>
          <w:lang w:val="en-GB"/>
        </w:rPr>
        <w:lastRenderedPageBreak/>
        <w:t>tures using a decision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599FA14A" w14:textId="5DE8EDBF" w:rsidR="00D359E5" w:rsidRPr="00621204" w:rsidRDefault="00D359E5" w:rsidP="00E32DAE">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oped a similar system without the use of an ML model which aimed at detecting 7 different sitting postures. </w:t>
      </w:r>
    </w:p>
    <w:p w14:paraId="5BFB751A" w14:textId="77777777" w:rsidR="00D359E5" w:rsidRPr="00621204" w:rsidRDefault="00D359E5" w:rsidP="00D359E5">
      <w:pPr>
        <w:pStyle w:val="MDPI31text"/>
        <w:rPr>
          <w:lang w:val="en-GB"/>
        </w:rPr>
      </w:pPr>
      <w:r w:rsidRPr="00621204">
        <w:rPr>
          <w:lang w:val="en-GB"/>
        </w:rPr>
        <w:t xml:space="preserve"> </w:t>
      </w:r>
    </w:p>
    <w:p w14:paraId="19027447" w14:textId="77777777" w:rsidR="009B2E14" w:rsidRPr="00621204" w:rsidRDefault="009B2E14" w:rsidP="00D359E5">
      <w:pPr>
        <w:pStyle w:val="MDPI31text"/>
        <w:rPr>
          <w:lang w:val="en-GB"/>
        </w:rPr>
      </w:pPr>
    </w:p>
    <w:p w14:paraId="690C489A" w14:textId="3CC136B7" w:rsidR="00E52229" w:rsidRPr="00621204" w:rsidRDefault="00E10A1D" w:rsidP="00E10A1D">
      <w:pPr>
        <w:pStyle w:val="MDPI23heading3"/>
        <w:rPr>
          <w:lang w:val="en-GB"/>
        </w:rPr>
      </w:pPr>
      <w:r w:rsidRPr="00621204">
        <w:rPr>
          <w:lang w:val="en-GB"/>
        </w:rPr>
        <w:lastRenderedPageBreak/>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w:t>
      </w:r>
      <w:proofErr w:type="spellStart"/>
      <w:r w:rsidR="00AF40AD" w:rsidRPr="00621204">
        <w:rPr>
          <w:lang w:val="en-GB"/>
        </w:rPr>
        <w:t>LightGBM</w:t>
      </w:r>
      <w:proofErr w:type="spellEnd"/>
      <w:r w:rsidR="00AF40AD" w:rsidRPr="00621204">
        <w:rPr>
          <w:lang w:val="en-GB"/>
        </w:rPr>
        <w:t xml:space="preserve">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7CC80315" w:rsidR="00785699" w:rsidRPr="00621204" w:rsidRDefault="00EA3309" w:rsidP="00785699">
      <w:pPr>
        <w:pStyle w:val="MDPI52figure"/>
        <w:rPr>
          <w:lang w:val="en-GB"/>
        </w:rPr>
      </w:pPr>
      <w:r>
        <w:rPr>
          <w:noProof/>
        </w:rPr>
        <w:lastRenderedPageBreak/>
        <w:drawing>
          <wp:inline distT="0" distB="0" distL="0" distR="0" wp14:anchorId="7835E056" wp14:editId="7C7BBCFA">
            <wp:extent cx="5215865" cy="2876550"/>
            <wp:effectExtent l="0" t="0" r="0" b="0"/>
            <wp:docPr id="532974610"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74610"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6255" cy="2882280"/>
                    </a:xfrm>
                    <a:prstGeom prst="rect">
                      <a:avLst/>
                    </a:prstGeom>
                    <a:noFill/>
                    <a:ln>
                      <a:noFill/>
                    </a:ln>
                  </pic:spPr>
                </pic:pic>
              </a:graphicData>
            </a:graphic>
          </wp:inline>
        </w:drawing>
      </w:r>
    </w:p>
    <w:p w14:paraId="1BB8DE31" w14:textId="4E9C9378" w:rsidR="00785699" w:rsidRPr="00621204" w:rsidRDefault="00785699" w:rsidP="00785699">
      <w:pPr>
        <w:pStyle w:val="MDPI51figurecaption"/>
        <w:rPr>
          <w:lang w:val="en-GB"/>
        </w:rPr>
      </w:pPr>
      <w:r w:rsidRPr="00621204">
        <w:rPr>
          <w:b/>
          <w:bCs/>
          <w:lang w:val="en-GB"/>
        </w:rPr>
        <w:t xml:space="preserve">Figure </w:t>
      </w:r>
      <w:r w:rsidR="00A50BE6" w:rsidRPr="00621204">
        <w:rPr>
          <w:b/>
          <w:bCs/>
          <w:lang w:val="en-GB"/>
        </w:rPr>
        <w:t>6</w:t>
      </w:r>
      <w:r w:rsidRPr="00621204">
        <w:rPr>
          <w:lang w:val="en-GB"/>
        </w:rPr>
        <w:t xml:space="preserve">. </w:t>
      </w:r>
      <w:r w:rsidR="00F82AC5" w:rsidRPr="00621204">
        <w:rPr>
          <w:lang w:val="en-GB"/>
        </w:rPr>
        <w:t>Illustration of s</w:t>
      </w:r>
      <w:r w:rsidRPr="00621204">
        <w:rPr>
          <w:lang w:val="en-GB"/>
        </w:rPr>
        <w:t xml:space="preserve">ome </w:t>
      </w:r>
      <w:r w:rsidR="00215DD9" w:rsidRPr="00621204">
        <w:rPr>
          <w:lang w:val="en-GB"/>
        </w:rPr>
        <w:t>studies</w:t>
      </w:r>
      <w:r w:rsidR="009B6663" w:rsidRPr="00621204">
        <w:rPr>
          <w:lang w:val="en-GB"/>
        </w:rPr>
        <w:t xml:space="preserve"> </w:t>
      </w:r>
      <w:r w:rsidR="00F82AC5" w:rsidRPr="00621204">
        <w:rPr>
          <w:lang w:val="en-GB"/>
        </w:rPr>
        <w:t xml:space="preserve">that implemented the </w:t>
      </w:r>
      <w:r w:rsidRPr="00621204">
        <w:rPr>
          <w:lang w:val="en-GB"/>
        </w:rPr>
        <w:t>use of dense sensor arrays</w:t>
      </w:r>
      <w:r w:rsidR="00EB6EB2" w:rsidRPr="00621204">
        <w:rPr>
          <w:lang w:val="en-GB"/>
        </w:rPr>
        <w:t>.</w:t>
      </w:r>
      <w:r w:rsidRPr="00621204">
        <w:rPr>
          <w:lang w:val="en-GB"/>
        </w:rPr>
        <w:t xml:space="preserve"> </w:t>
      </w:r>
      <w:r w:rsidRPr="00621204">
        <w:rPr>
          <w:b/>
          <w:bCs/>
          <w:lang w:val="en-GB"/>
        </w:rPr>
        <w:t>(a)</w:t>
      </w:r>
      <w:r w:rsidR="00D54255" w:rsidRPr="00621204">
        <w:rPr>
          <w:lang w:val="en-GB"/>
        </w:rPr>
        <w:t xml:space="preserve"> Pressure array cushion</w:t>
      </w:r>
      <w:r w:rsidR="007C3724" w:rsidRPr="00621204">
        <w:rPr>
          <w:lang w:val="en-GB"/>
        </w:rPr>
        <w:t xml:space="preserve"> </w:t>
      </w:r>
      <w:r w:rsidR="00D54255" w:rsidRPr="00621204">
        <w:rPr>
          <w:lang w:val="en-GB"/>
        </w:rPr>
        <w:t xml:space="preserve">with haptic </w:t>
      </w:r>
      <w:r w:rsidR="00D54255" w:rsidRPr="006E7F32">
        <w:rPr>
          <w:color w:val="auto"/>
          <w:lang w:val="en-GB"/>
        </w:rPr>
        <w:t>feedback</w:t>
      </w:r>
      <w:r w:rsidR="00765CFC" w:rsidRPr="006E7F32">
        <w:rPr>
          <w:color w:val="auto"/>
          <w:lang w:val="en-GB"/>
        </w:rPr>
        <w:t xml:space="preserve"> Reproduced with Permission</w:t>
      </w:r>
      <w:r w:rsidR="00D54255" w:rsidRPr="00621204">
        <w:rPr>
          <w:lang w:val="en-GB"/>
        </w:rPr>
        <w:t xml:space="preserve"> </w:t>
      </w:r>
      <w:r w:rsidR="00D54255" w:rsidRPr="00621204">
        <w:rPr>
          <w:lang w:val="en-GB"/>
        </w:rPr>
        <w:fldChar w:fldCharType="begin"/>
      </w:r>
      <w:r w:rsidR="005233B7">
        <w:rPr>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621204">
        <w:rPr>
          <w:lang w:val="en-GB"/>
        </w:rPr>
        <w:fldChar w:fldCharType="separate"/>
      </w:r>
      <w:r w:rsidR="005233B7" w:rsidRPr="005233B7">
        <w:t>[49]</w:t>
      </w:r>
      <w:r w:rsidR="00D54255" w:rsidRPr="00621204">
        <w:rPr>
          <w:lang w:val="en-GB"/>
        </w:rPr>
        <w:fldChar w:fldCharType="end"/>
      </w:r>
      <w:r w:rsidRPr="00621204">
        <w:rPr>
          <w:lang w:val="en-GB"/>
        </w:rPr>
        <w:t xml:space="preserve"> </w:t>
      </w:r>
      <w:r w:rsidRPr="00621204">
        <w:rPr>
          <w:b/>
          <w:bCs/>
          <w:lang w:val="en-GB"/>
        </w:rPr>
        <w:t>(</w:t>
      </w:r>
      <w:r w:rsidR="00D54255" w:rsidRPr="00621204">
        <w:rPr>
          <w:b/>
          <w:bCs/>
          <w:lang w:val="en-GB"/>
        </w:rPr>
        <w:t>b</w:t>
      </w:r>
      <w:r w:rsidRPr="00621204">
        <w:rPr>
          <w:b/>
          <w:bCs/>
          <w:lang w:val="en-GB"/>
        </w:rPr>
        <w:t>)</w:t>
      </w:r>
      <w:r w:rsidR="0063104E" w:rsidRPr="00621204">
        <w:rPr>
          <w:lang w:val="en-GB"/>
        </w:rPr>
        <w:t xml:space="preserve"> </w:t>
      </w:r>
      <w:r w:rsidR="00EB6EB2" w:rsidRPr="00621204">
        <w:rPr>
          <w:lang w:val="en-GB"/>
        </w:rPr>
        <w:t xml:space="preserve">Chair fitted with </w:t>
      </w:r>
      <w:r w:rsidR="00D4022C" w:rsidRPr="00621204">
        <w:rPr>
          <w:lang w:val="en-GB"/>
        </w:rPr>
        <w:t xml:space="preserve">2 large pressure sensor array </w:t>
      </w:r>
      <w:r w:rsidR="0063104E" w:rsidRPr="00621204">
        <w:rPr>
          <w:lang w:val="en-GB"/>
        </w:rPr>
        <w:t>modules</w:t>
      </w:r>
      <w:r w:rsidR="003203C3" w:rsidRPr="00621204">
        <w:rPr>
          <w:lang w:val="en-GB"/>
        </w:rPr>
        <w:t xml:space="preserve"> placed on the seating </w:t>
      </w:r>
      <w:r w:rsidR="003203C3" w:rsidRPr="006E7F32">
        <w:rPr>
          <w:color w:val="auto"/>
          <w:lang w:val="en-GB"/>
        </w:rPr>
        <w:t>cushion</w:t>
      </w:r>
      <w:r w:rsidR="00A40047" w:rsidRPr="006E7F32">
        <w:rPr>
          <w:color w:val="auto"/>
          <w:lang w:val="en-GB"/>
        </w:rPr>
        <w:t>. Reproduced with Permission</w:t>
      </w:r>
      <w:r w:rsidR="00A40047">
        <w:rPr>
          <w:lang w:val="en-GB"/>
        </w:rPr>
        <w:t xml:space="preserve"> </w:t>
      </w:r>
      <w:r w:rsidR="0063104E" w:rsidRPr="00621204">
        <w:rPr>
          <w:lang w:val="en-GB"/>
        </w:rPr>
        <w:fldChar w:fldCharType="begin"/>
      </w:r>
      <w:r w:rsidR="005233B7">
        <w:rPr>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621204">
        <w:rPr>
          <w:lang w:val="en-GB"/>
        </w:rPr>
        <w:fldChar w:fldCharType="separate"/>
      </w:r>
      <w:r w:rsidR="005233B7" w:rsidRPr="005233B7">
        <w:t>[51]</w:t>
      </w:r>
      <w:r w:rsidR="0063104E" w:rsidRPr="00621204">
        <w:rPr>
          <w:lang w:val="en-GB"/>
        </w:rPr>
        <w:fldChar w:fldCharType="end"/>
      </w:r>
      <w:r w:rsidRPr="00621204">
        <w:rPr>
          <w:lang w:val="en-GB"/>
        </w:rPr>
        <w:t xml:space="preserve">; </w:t>
      </w:r>
      <w:r w:rsidRPr="00621204">
        <w:rPr>
          <w:b/>
          <w:bCs/>
          <w:lang w:val="en-GB"/>
        </w:rPr>
        <w:t>(</w:t>
      </w:r>
      <w:r w:rsidR="00FD0DE0" w:rsidRPr="00621204">
        <w:rPr>
          <w:b/>
          <w:bCs/>
          <w:lang w:val="en-GB"/>
        </w:rPr>
        <w:t>c</w:t>
      </w:r>
      <w:r w:rsidRPr="00621204">
        <w:rPr>
          <w:b/>
          <w:bCs/>
          <w:lang w:val="en-GB"/>
        </w:rPr>
        <w:t>)</w:t>
      </w:r>
      <w:r w:rsidR="00FD0DE0" w:rsidRPr="00621204">
        <w:rPr>
          <w:lang w:val="en-GB"/>
        </w:rPr>
        <w:t xml:space="preserve"> </w:t>
      </w:r>
      <w:r w:rsidR="003203C3" w:rsidRPr="00621204">
        <w:rPr>
          <w:lang w:val="en-GB"/>
        </w:rPr>
        <w:t xml:space="preserve">Screen printed pressure sensor placed under the seating cushion </w:t>
      </w:r>
      <w:r w:rsidR="003203C3" w:rsidRPr="00621204">
        <w:rPr>
          <w:lang w:val="en-GB"/>
        </w:rPr>
        <w:fldChar w:fldCharType="begin"/>
      </w:r>
      <w:r w:rsidR="005233B7">
        <w:rPr>
          <w:lang w:val="en-GB"/>
        </w:rPr>
        <w:instrText xml:space="preserve"> ADDIN ZOTERO_ITEM CSL_CITATION {"citationID":"eJsr4hOm","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rsidRPr="00621204">
        <w:rPr>
          <w:lang w:val="en-GB"/>
        </w:rPr>
        <w:fldChar w:fldCharType="separate"/>
      </w:r>
      <w:r w:rsidR="005233B7" w:rsidRPr="005233B7">
        <w:t>[50]</w:t>
      </w:r>
      <w:r w:rsidR="003203C3" w:rsidRPr="00621204">
        <w:rPr>
          <w:lang w:val="en-GB"/>
        </w:rPr>
        <w:fldChar w:fldCharType="end"/>
      </w:r>
      <w:r w:rsidRPr="00621204">
        <w:rPr>
          <w:lang w:val="en-GB"/>
        </w:rPr>
        <w:t>.</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621204">
              <w:rPr>
                <w:lang w:val="en-GB"/>
                <w:rPrChange w:id="11" w:author="Janusz Kulon" w:date="2024-01-18T12:44:00Z">
                  <w:rPr/>
                </w:rPrChange>
              </w:rPr>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4CD2020D" w:rsidR="00AF40AD" w:rsidRPr="00621204"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In addition to this, there was a Desktop Graphical User Interface (GUI) application which displayed the senor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3A9C5E9" w:rsidR="00046064" w:rsidRPr="00621204" w:rsidRDefault="00046064" w:rsidP="00046064">
      <w:pPr>
        <w:pStyle w:val="MDPI51figurecaption"/>
        <w:rPr>
          <w:lang w:val="en-GB"/>
        </w:rPr>
      </w:pPr>
      <w:r w:rsidRPr="00621204">
        <w:rPr>
          <w:b/>
          <w:bCs/>
          <w:lang w:val="en-GB"/>
        </w:rPr>
        <w:t xml:space="preserve">Figure </w:t>
      </w:r>
      <w:r w:rsidR="004A65C8" w:rsidRPr="00621204">
        <w:rPr>
          <w:b/>
          <w:bCs/>
          <w:lang w:val="en-GB"/>
        </w:rPr>
        <w:t>7</w:t>
      </w:r>
      <w:r w:rsidRPr="00621204">
        <w:rPr>
          <w:lang w:val="en-GB"/>
        </w:rPr>
        <w:t xml:space="preserve">. </w:t>
      </w:r>
      <w:r w:rsidR="004A65C8" w:rsidRPr="00621204">
        <w:rPr>
          <w:lang w:val="en-GB"/>
        </w:rPr>
        <w:t xml:space="preserve">Research studies </w:t>
      </w:r>
      <w:r w:rsidR="00DB078C" w:rsidRPr="00621204">
        <w:rPr>
          <w:lang w:val="en-GB"/>
        </w:rPr>
        <w:t>using</w:t>
      </w:r>
      <w:r w:rsidR="00636AF8" w:rsidRPr="00621204">
        <w:rPr>
          <w:lang w:val="en-GB"/>
        </w:rPr>
        <w:t xml:space="preserve"> multiple pressure sensors placed </w:t>
      </w:r>
      <w:r w:rsidR="00347F08" w:rsidRPr="00621204">
        <w:rPr>
          <w:lang w:val="en-GB"/>
        </w:rPr>
        <w:t>around the chair</w:t>
      </w:r>
      <w:r w:rsidRPr="00621204">
        <w:rPr>
          <w:lang w:val="en-GB"/>
        </w:rPr>
        <w:t xml:space="preserve">. </w:t>
      </w:r>
      <w:r w:rsidRPr="00621204">
        <w:rPr>
          <w:b/>
          <w:bCs/>
          <w:lang w:val="en-GB"/>
        </w:rPr>
        <w:t>(a)</w:t>
      </w:r>
      <w:r w:rsidRPr="00621204">
        <w:rPr>
          <w:lang w:val="en-GB"/>
        </w:rPr>
        <w:t xml:space="preserve"> </w:t>
      </w:r>
      <w:r w:rsidR="007C3724" w:rsidRPr="00621204">
        <w:rPr>
          <w:lang w:val="en-GB"/>
        </w:rPr>
        <w:t xml:space="preserve">Chair fitted with 19 FSR </w:t>
      </w:r>
      <w:r w:rsidR="007C3724" w:rsidRPr="006E7F32">
        <w:rPr>
          <w:color w:val="auto"/>
          <w:lang w:val="en-GB"/>
        </w:rPr>
        <w:t>sensor</w:t>
      </w:r>
      <w:r w:rsidR="003D0987" w:rsidRPr="006E7F32">
        <w:rPr>
          <w:color w:val="auto"/>
          <w:lang w:val="en-GB"/>
        </w:rPr>
        <w:t>s</w:t>
      </w:r>
      <w:r w:rsidR="006E7F32" w:rsidRPr="006E7F32">
        <w:rPr>
          <w:color w:val="auto"/>
          <w:lang w:val="en-GB"/>
        </w:rPr>
        <w:t>.</w:t>
      </w:r>
      <w:r w:rsidR="00564620" w:rsidRPr="006E7F32">
        <w:rPr>
          <w:color w:val="auto"/>
          <w:lang w:val="en-GB"/>
        </w:rPr>
        <w:t xml:space="preserve"> Reproduced with Permission</w:t>
      </w:r>
      <w:r w:rsidR="000E6623" w:rsidRPr="00621204">
        <w:rPr>
          <w:lang w:val="en-GB"/>
        </w:rPr>
        <w:t xml:space="preserve"> </w:t>
      </w:r>
      <w:r w:rsidR="000E6623" w:rsidRPr="00621204">
        <w:rPr>
          <w:lang w:val="en-GB"/>
        </w:rPr>
        <w:fldChar w:fldCharType="begin"/>
      </w:r>
      <w:r w:rsidR="005233B7">
        <w:rPr>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621204">
        <w:rPr>
          <w:lang w:val="en-GB"/>
        </w:rPr>
        <w:fldChar w:fldCharType="separate"/>
      </w:r>
      <w:r w:rsidR="005233B7" w:rsidRPr="005233B7">
        <w:t>[53]</w:t>
      </w:r>
      <w:r w:rsidR="000E6623" w:rsidRPr="00621204">
        <w:rPr>
          <w:lang w:val="en-GB"/>
        </w:rPr>
        <w:fldChar w:fldCharType="end"/>
      </w:r>
      <w:r w:rsidRPr="00621204">
        <w:rPr>
          <w:lang w:val="en-GB"/>
        </w:rPr>
        <w:t xml:space="preserve"> </w:t>
      </w:r>
      <w:r w:rsidRPr="00621204">
        <w:rPr>
          <w:b/>
          <w:bCs/>
          <w:lang w:val="en-GB"/>
        </w:rPr>
        <w:t>(b)</w:t>
      </w:r>
      <w:r w:rsidRPr="00621204">
        <w:rPr>
          <w:lang w:val="en-GB"/>
        </w:rPr>
        <w:t xml:space="preserve"> </w:t>
      </w:r>
      <w:r w:rsidR="00BC3B7D" w:rsidRPr="00621204">
        <w:rPr>
          <w:lang w:val="en-GB"/>
        </w:rPr>
        <w:t>8 FSR sensors placed around the chair</w:t>
      </w:r>
      <w:r w:rsidR="000D19E9" w:rsidRPr="00621204">
        <w:rPr>
          <w:lang w:val="en-GB"/>
        </w:rPr>
        <w:t>; 5</w:t>
      </w:r>
      <w:r w:rsidR="00892729" w:rsidRPr="00621204">
        <w:rPr>
          <w:lang w:val="en-GB"/>
        </w:rPr>
        <w:t xml:space="preserve"> sensors</w:t>
      </w:r>
      <w:r w:rsidR="000D19E9" w:rsidRPr="00621204">
        <w:rPr>
          <w:lang w:val="en-GB"/>
        </w:rPr>
        <w:t xml:space="preserve"> </w:t>
      </w:r>
      <w:r w:rsidR="00B70491" w:rsidRPr="00621204">
        <w:rPr>
          <w:lang w:val="en-GB"/>
        </w:rPr>
        <w:t xml:space="preserve">placed </w:t>
      </w:r>
      <w:r w:rsidR="000D19E9" w:rsidRPr="00621204">
        <w:rPr>
          <w:lang w:val="en-GB"/>
        </w:rPr>
        <w:t>on the sitting cushion and</w:t>
      </w:r>
      <w:r w:rsidR="00892729" w:rsidRPr="00621204">
        <w:rPr>
          <w:lang w:val="en-GB"/>
        </w:rPr>
        <w:t xml:space="preserve"> </w:t>
      </w:r>
      <w:r w:rsidR="000D19E9" w:rsidRPr="00621204">
        <w:rPr>
          <w:lang w:val="en-GB"/>
        </w:rPr>
        <w:t>3</w:t>
      </w:r>
      <w:r w:rsidR="00892729" w:rsidRPr="00621204">
        <w:rPr>
          <w:lang w:val="en-GB"/>
        </w:rPr>
        <w:t xml:space="preserve"> sensors</w:t>
      </w:r>
      <w:r w:rsidR="00B70491" w:rsidRPr="00621204">
        <w:rPr>
          <w:lang w:val="en-GB"/>
        </w:rPr>
        <w:t xml:space="preserve"> added</w:t>
      </w:r>
      <w:r w:rsidR="000D19E9" w:rsidRPr="00621204">
        <w:rPr>
          <w:lang w:val="en-GB"/>
        </w:rPr>
        <w:t xml:space="preserve"> </w:t>
      </w:r>
      <w:r w:rsidR="00892729" w:rsidRPr="00621204">
        <w:rPr>
          <w:lang w:val="en-GB"/>
        </w:rPr>
        <w:t xml:space="preserve">to the </w:t>
      </w:r>
      <w:r w:rsidR="000D19E9" w:rsidRPr="00621204">
        <w:rPr>
          <w:lang w:val="en-GB"/>
        </w:rPr>
        <w:t>back rest</w:t>
      </w:r>
      <w:r w:rsidR="00404B08" w:rsidRPr="00621204">
        <w:rPr>
          <w:lang w:val="en-GB"/>
        </w:rPr>
        <w:t xml:space="preserve"> </w:t>
      </w:r>
      <w:r w:rsidR="00404B08" w:rsidRPr="00621204">
        <w:rPr>
          <w:lang w:val="en-GB"/>
        </w:rPr>
        <w:fldChar w:fldCharType="begin"/>
      </w:r>
      <w:r w:rsidR="005233B7">
        <w:rPr>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621204">
        <w:rPr>
          <w:lang w:val="en-GB"/>
        </w:rPr>
        <w:fldChar w:fldCharType="separate"/>
      </w:r>
      <w:r w:rsidR="005233B7" w:rsidRPr="005233B7">
        <w:t>[55]</w:t>
      </w:r>
      <w:r w:rsidR="00404B08" w:rsidRPr="00621204">
        <w:rPr>
          <w:lang w:val="en-GB"/>
        </w:rPr>
        <w:fldChar w:fldCharType="end"/>
      </w:r>
      <w:r w:rsidR="000D19E9" w:rsidRPr="00621204">
        <w:rPr>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t>
      </w:r>
      <w:r w:rsidR="002423A8" w:rsidRPr="00621204">
        <w:rPr>
          <w:lang w:val="en-GB"/>
        </w:rPr>
        <w:lastRenderedPageBreak/>
        <w:t xml:space="preserve">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B17EA45"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result </w:t>
      </w:r>
      <w:r w:rsidR="00EE4154" w:rsidRPr="00621204">
        <w:rPr>
          <w:lang w:val="en-GB"/>
        </w:rPr>
        <w:t>to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7DAE8"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Desktop 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1F194AF5" w14:textId="77777777" w:rsidR="00974214" w:rsidRPr="00621204" w:rsidRDefault="00974214" w:rsidP="00740AB3">
      <w:pPr>
        <w:pStyle w:val="MDPI31text"/>
        <w:rPr>
          <w:lang w:val="en-GB"/>
        </w:rPr>
      </w:pPr>
    </w:p>
    <w:p w14:paraId="21E972B7" w14:textId="77777777" w:rsidR="00974214" w:rsidRDefault="00974214" w:rsidP="00740AB3">
      <w:pPr>
        <w:pStyle w:val="MDPI31text"/>
        <w:rPr>
          <w:lang w:val="en-GB"/>
        </w:rPr>
      </w:pPr>
    </w:p>
    <w:p w14:paraId="5DFB2645" w14:textId="77777777" w:rsidR="000A5D3F" w:rsidRPr="00621204" w:rsidRDefault="000A5D3F" w:rsidP="00740AB3">
      <w:pPr>
        <w:pStyle w:val="MDPI31text"/>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D71F6C">
      <w:pPr>
        <w:pStyle w:val="MDPI52figure"/>
        <w:rPr>
          <w:lang w:val="en-GB"/>
        </w:rPr>
      </w:pPr>
      <w:r>
        <w:rPr>
          <w:noProof/>
        </w:rPr>
        <w:drawing>
          <wp:inline distT="0" distB="0" distL="0" distR="0" wp14:anchorId="2A0D197A" wp14:editId="19A7EF3E">
            <wp:extent cx="5274310" cy="318135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46D61D28" w14:textId="7A68B2BF" w:rsidR="002902DA" w:rsidRDefault="002902DA" w:rsidP="002902D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13C6C16C" w14:textId="77777777" w:rsidR="002902DA" w:rsidRDefault="002902DA" w:rsidP="00F66393">
      <w:pPr>
        <w:pStyle w:val="MDPI31text"/>
        <w:rPr>
          <w:lang w:val="en-GB"/>
        </w:rPr>
      </w:pP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1D6FCD8E"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w:t>
      </w:r>
      <w:r w:rsidRPr="00621204">
        <w:rPr>
          <w:color w:val="auto"/>
          <w:lang w:val="en-GB"/>
        </w:rPr>
        <w:lastRenderedPageBreak/>
        <w:t>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0F1CA2F0" w:rsidR="00617BCB" w:rsidRPr="00621204" w:rsidRDefault="00617BCB" w:rsidP="00D45936">
      <w:pPr>
        <w:pStyle w:val="MDPI31text"/>
        <w:rPr>
          <w:lang w:val="en-GB"/>
        </w:rPr>
      </w:pPr>
      <w:r w:rsidRPr="00621204">
        <w:rPr>
          <w:lang w:val="en-GB"/>
        </w:rPr>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 employed, with many achieving a high classification accuracy rate of 90%. Despite these successes, </w:t>
      </w:r>
      <w:r w:rsidRPr="00621204">
        <w:rPr>
          <w:lang w:val="en-GB"/>
        </w:rPr>
        <w:lastRenderedPageBreak/>
        <w:t xml:space="preserve">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147154FD" w:rsidR="009B7C0A" w:rsidRPr="00621204" w:rsidRDefault="00617BCB" w:rsidP="00D45936">
      <w:pPr>
        <w:pStyle w:val="MDPI31text"/>
        <w:rPr>
          <w:lang w:val="en-GB"/>
        </w:rPr>
      </w:pPr>
      <w:r w:rsidRPr="00621204">
        <w:rPr>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621204">
        <w:rPr>
          <w:lang w:val="en-GB"/>
        </w:rPr>
        <w:t xml:space="preserve"> </w:t>
      </w:r>
      <w:r w:rsidR="00CE69C2">
        <w:rPr>
          <w:lang w:val="en-GB"/>
        </w:rPr>
        <w:t xml:space="preserve">Evaluation </w:t>
      </w:r>
      <w:r w:rsidR="003B5B2A">
        <w:rPr>
          <w:lang w:val="en-GB"/>
        </w:rPr>
        <w:t xml:space="preserve">instruments such as </w:t>
      </w:r>
      <w:r w:rsidR="003B5B2A" w:rsidRPr="003B5B2A">
        <w:rPr>
          <w:lang w:val="en-GB"/>
        </w:rPr>
        <w:t>System Usability Scale</w:t>
      </w:r>
      <w:r w:rsidR="00CE69C2">
        <w:rPr>
          <w:lang w:val="en-GB"/>
        </w:rPr>
        <w:t>,</w:t>
      </w:r>
      <w:r w:rsidR="00647073">
        <w:rPr>
          <w:lang w:val="en-GB"/>
        </w:rPr>
        <w:t xml:space="preserve"> </w:t>
      </w:r>
      <w:r w:rsidR="003B5B2A" w:rsidRPr="003B5B2A">
        <w:rPr>
          <w:lang w:val="en-GB"/>
        </w:rPr>
        <w:t>NASA</w:t>
      </w:r>
      <w:r w:rsidR="00647073">
        <w:rPr>
          <w:lang w:val="en-GB"/>
        </w:rPr>
        <w:t xml:space="preserve"> Task-Load Index (</w:t>
      </w:r>
      <w:r w:rsidR="003B5B2A" w:rsidRPr="003B5B2A">
        <w:rPr>
          <w:lang w:val="en-GB"/>
        </w:rPr>
        <w:t>TLX</w:t>
      </w:r>
      <w:r w:rsidR="00647073">
        <w:rPr>
          <w:lang w:val="en-GB"/>
        </w:rPr>
        <w:t>), and</w:t>
      </w:r>
      <w:r w:rsidR="003B5B2A" w:rsidRPr="003B5B2A">
        <w:rPr>
          <w:lang w:val="en-GB"/>
        </w:rPr>
        <w:t xml:space="preserve"> Single Ease Question</w:t>
      </w:r>
      <w:r w:rsidR="009A1C5B">
        <w:rPr>
          <w:lang w:val="en-GB"/>
        </w:rPr>
        <w:t>s</w:t>
      </w:r>
      <w:r w:rsidR="00647073">
        <w:rPr>
          <w:lang w:val="en-GB"/>
        </w:rPr>
        <w:t xml:space="preserve"> could be implemented </w:t>
      </w:r>
      <w:r w:rsidR="009A1C5B">
        <w:rPr>
          <w:lang w:val="en-GB"/>
        </w:rPr>
        <w:t xml:space="preserve">to assess the </w:t>
      </w:r>
      <w:r w:rsidR="00222D56">
        <w:rPr>
          <w:lang w:val="en-GB"/>
        </w:rPr>
        <w:t>usability across the entire system</w:t>
      </w:r>
      <w:r w:rsidR="003D6172">
        <w:rPr>
          <w:lang w:val="en-GB"/>
        </w:rPr>
        <w:t xml:space="preserve"> </w:t>
      </w:r>
      <w:r w:rsidR="003D6172">
        <w:rPr>
          <w:lang w:val="en-GB"/>
        </w:rPr>
        <w:fldChar w:fldCharType="begin"/>
      </w:r>
      <w:r w:rsidR="006D1C7D">
        <w:rPr>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Pr>
          <w:lang w:val="en-GB"/>
        </w:rPr>
        <w:fldChar w:fldCharType="separate"/>
      </w:r>
      <w:r w:rsidR="006D1C7D" w:rsidRPr="006D1C7D">
        <w:t>[74,75]</w:t>
      </w:r>
      <w:r w:rsidR="003D6172">
        <w:rPr>
          <w:lang w:val="en-GB"/>
        </w:rPr>
        <w:fldChar w:fldCharType="end"/>
      </w:r>
      <w:r w:rsidR="00222D56">
        <w:rPr>
          <w:lang w:val="en-GB"/>
        </w:rPr>
        <w:t>.</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08E03B74" w14:textId="77777777" w:rsidR="002020B1" w:rsidRPr="00621204" w:rsidRDefault="002020B1" w:rsidP="00617BCB">
      <w:pPr>
        <w:pStyle w:val="MDPI62BackMatter"/>
        <w:spacing w:before="240"/>
        <w:rPr>
          <w:color w:val="auto"/>
          <w:sz w:val="20"/>
          <w:szCs w:val="22"/>
          <w:lang w:val="en-GB" w:eastAsia="de-DE"/>
        </w:rPr>
      </w:pPr>
    </w:p>
    <w:p w14:paraId="67642AEC" w14:textId="6A5C9111" w:rsidR="00E93210" w:rsidRPr="00621204" w:rsidRDefault="00E93210" w:rsidP="00617BCB">
      <w:pPr>
        <w:pStyle w:val="MDPI62BackMatter"/>
        <w:spacing w:before="240"/>
        <w:rPr>
          <w:lang w:val="en-GB"/>
        </w:rPr>
      </w:pPr>
      <w:r w:rsidRPr="00621204">
        <w:rPr>
          <w:b/>
          <w:lang w:val="en-GB"/>
        </w:rPr>
        <w:t>Supplementary Materials:</w:t>
      </w:r>
      <w:r w:rsidR="00EF6C57" w:rsidRPr="00621204">
        <w:rPr>
          <w:b/>
          <w:lang w:val="en-GB"/>
        </w:rPr>
        <w:t xml:space="preserve"> </w:t>
      </w:r>
      <w:r w:rsidR="003F1D3D" w:rsidRPr="00621204">
        <w:rPr>
          <w:lang w:val="en-GB"/>
        </w:rPr>
        <w:t>__</w:t>
      </w:r>
    </w:p>
    <w:p w14:paraId="08CF8FFB" w14:textId="4D59D4F2" w:rsidR="00E93210" w:rsidRPr="00621204" w:rsidRDefault="00E93210" w:rsidP="00E93210">
      <w:pPr>
        <w:pStyle w:val="MDPI62BackMatter"/>
        <w:rPr>
          <w:lang w:val="en-GB"/>
        </w:rPr>
      </w:pPr>
      <w:r w:rsidRPr="00621204">
        <w:rPr>
          <w:b/>
          <w:lang w:val="en-GB"/>
        </w:rPr>
        <w:t>Author Contributions:</w:t>
      </w:r>
      <w:r w:rsidRPr="00621204">
        <w:rPr>
          <w:lang w:val="en-GB"/>
        </w:rPr>
        <w:t xml:space="preserve"> </w:t>
      </w:r>
      <w:r w:rsidR="003F1D3D" w:rsidRPr="00621204">
        <w:rPr>
          <w:lang w:val="en-GB"/>
        </w:rPr>
        <w:t>___</w:t>
      </w:r>
    </w:p>
    <w:p w14:paraId="1DD34768" w14:textId="5B0925FF" w:rsidR="00E93210" w:rsidRPr="00621204" w:rsidRDefault="00E93210" w:rsidP="00E93210">
      <w:pPr>
        <w:pStyle w:val="MDPI62BackMatter"/>
        <w:rPr>
          <w:lang w:val="en-GB"/>
        </w:rPr>
      </w:pPr>
      <w:r w:rsidRPr="00621204">
        <w:rPr>
          <w:b/>
          <w:lang w:val="en-GB"/>
        </w:rPr>
        <w:t>Funding:</w:t>
      </w:r>
      <w:r w:rsidRPr="00621204">
        <w:rPr>
          <w:lang w:val="en-GB"/>
        </w:rPr>
        <w:t xml:space="preserve"> </w:t>
      </w:r>
      <w:r w:rsidR="001718DC" w:rsidRPr="00621204">
        <w:rPr>
          <w:lang w:val="en-GB"/>
        </w:rPr>
        <w:t>___</w:t>
      </w:r>
    </w:p>
    <w:p w14:paraId="4D673599" w14:textId="0663E5BF" w:rsidR="00AE2596" w:rsidRPr="00621204" w:rsidRDefault="00AE2596" w:rsidP="00AE2596">
      <w:pPr>
        <w:pStyle w:val="MDPI62BackMatter"/>
        <w:rPr>
          <w:b/>
          <w:lang w:val="en-GB"/>
        </w:rPr>
      </w:pPr>
      <w:bookmarkStart w:id="12" w:name="_Hlk89945590"/>
      <w:bookmarkStart w:id="13" w:name="_Hlk60054323"/>
      <w:r w:rsidRPr="00621204">
        <w:rPr>
          <w:b/>
          <w:lang w:val="en-GB"/>
        </w:rPr>
        <w:t xml:space="preserve">Institutional Review Board Statement: </w:t>
      </w:r>
      <w:r w:rsidR="001718DC" w:rsidRPr="00621204">
        <w:rPr>
          <w:lang w:val="en-GB"/>
        </w:rPr>
        <w:t>Not applicable</w:t>
      </w:r>
    </w:p>
    <w:bookmarkEnd w:id="12"/>
    <w:p w14:paraId="4D5C400A" w14:textId="549E61AD" w:rsidR="00974880" w:rsidRPr="00621204" w:rsidRDefault="00974880" w:rsidP="008F070A">
      <w:pPr>
        <w:pStyle w:val="MDPI62BackMatter"/>
        <w:spacing w:after="0"/>
        <w:rPr>
          <w:lang w:val="en-GB"/>
        </w:rPr>
      </w:pPr>
      <w:r w:rsidRPr="00621204">
        <w:rPr>
          <w:b/>
          <w:lang w:val="en-GB"/>
        </w:rPr>
        <w:t xml:space="preserve">Informed Consent Statement: </w:t>
      </w:r>
      <w:r w:rsidR="008F070A" w:rsidRPr="00621204">
        <w:rPr>
          <w:lang w:val="en-GB"/>
        </w:rPr>
        <w:t>Not Applicable</w:t>
      </w:r>
    </w:p>
    <w:bookmarkEnd w:id="13"/>
    <w:p w14:paraId="67119B1E" w14:textId="153C65F1" w:rsidR="00B958EA" w:rsidRPr="00621204" w:rsidRDefault="00B958EA" w:rsidP="00B958EA">
      <w:pPr>
        <w:pStyle w:val="MDPI62BackMatter"/>
        <w:rPr>
          <w:lang w:val="en-GB"/>
        </w:rPr>
      </w:pPr>
      <w:r w:rsidRPr="00621204">
        <w:rPr>
          <w:b/>
          <w:lang w:val="en-GB"/>
        </w:rPr>
        <w:t>Data Availability Statement:</w:t>
      </w:r>
      <w:r w:rsidRPr="00621204">
        <w:rPr>
          <w:lang w:val="en-GB"/>
        </w:rPr>
        <w:t xml:space="preserve"> </w:t>
      </w:r>
      <w:r w:rsidR="008F070A" w:rsidRPr="00621204">
        <w:rPr>
          <w:lang w:val="en-GB"/>
        </w:rPr>
        <w:t>___</w:t>
      </w:r>
    </w:p>
    <w:p w14:paraId="2978C5C9" w14:textId="2D1CA4DA" w:rsidR="00E93210" w:rsidRPr="00621204" w:rsidRDefault="00E93210" w:rsidP="00E93210">
      <w:pPr>
        <w:pStyle w:val="MDPI62BackMatter"/>
        <w:rPr>
          <w:lang w:val="en-GB"/>
        </w:rPr>
      </w:pPr>
      <w:r w:rsidRPr="00621204">
        <w:rPr>
          <w:b/>
          <w:lang w:val="en-GB"/>
        </w:rPr>
        <w:t>Acknowledgments:</w:t>
      </w:r>
      <w:r w:rsidRPr="00621204">
        <w:rPr>
          <w:lang w:val="en-GB"/>
        </w:rPr>
        <w:t xml:space="preserve"> </w:t>
      </w:r>
      <w:r w:rsidR="008F070A" w:rsidRPr="00621204">
        <w:rPr>
          <w:lang w:val="en-GB"/>
        </w:rPr>
        <w:t>___</w:t>
      </w:r>
    </w:p>
    <w:p w14:paraId="3A48E7AF" w14:textId="23015307" w:rsidR="004F5641" w:rsidRPr="00621204" w:rsidRDefault="00E93210" w:rsidP="006846FD">
      <w:pPr>
        <w:pStyle w:val="MDPI62BackMatter"/>
        <w:rPr>
          <w:lang w:val="en-GB"/>
        </w:rPr>
      </w:pPr>
      <w:r w:rsidRPr="00621204">
        <w:rPr>
          <w:b/>
          <w:lang w:val="en-GB"/>
        </w:rPr>
        <w:t>Conflicts of Interest:</w:t>
      </w:r>
      <w:r w:rsidRPr="00621204">
        <w:rPr>
          <w:lang w:val="en-GB"/>
        </w:rPr>
        <w:t xml:space="preserve"> </w:t>
      </w:r>
      <w:r w:rsidR="005C56E0" w:rsidRPr="00621204">
        <w:rPr>
          <w:lang w:val="en-GB"/>
        </w:rPr>
        <w:t>There are no conflicts of interest among authors.</w:t>
      </w:r>
    </w:p>
    <w:p w14:paraId="74D9E923" w14:textId="77777777" w:rsidR="006846FD" w:rsidRDefault="006846FD" w:rsidP="00070792">
      <w:pPr>
        <w:pStyle w:val="MDPI21heading1"/>
        <w:ind w:left="0"/>
        <w:rPr>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7B896186" w14:textId="77777777" w:rsidR="006D1C7D" w:rsidRDefault="007A08BB" w:rsidP="006D1C7D">
      <w:pPr>
        <w:pStyle w:val="Bibliography"/>
      </w:pPr>
      <w:r w:rsidRPr="00621204">
        <w:fldChar w:fldCharType="begin"/>
      </w:r>
      <w:r w:rsidR="00663106">
        <w:instrText xml:space="preserve"> ADDIN ZOTERO_BIBL {"uncited":[],"omitted":[],"custom":[]} CSL_BIBLIOGRAPHY </w:instrText>
      </w:r>
      <w:r w:rsidRPr="00621204">
        <w:fldChar w:fldCharType="separate"/>
      </w:r>
      <w:r w:rsidR="006D1C7D">
        <w:t xml:space="preserve">1. </w:t>
      </w:r>
      <w:r w:rsidR="006D1C7D">
        <w:tab/>
        <w:t xml:space="preserve">Gill, T.K.; </w:t>
      </w:r>
      <w:proofErr w:type="spellStart"/>
      <w:r w:rsidR="006D1C7D">
        <w:t>Mittinty</w:t>
      </w:r>
      <w:proofErr w:type="spellEnd"/>
      <w:r w:rsidR="006D1C7D">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6D1C7D">
        <w:rPr>
          <w:i/>
          <w:iCs/>
        </w:rPr>
        <w:t>The Lancet Rheumatology</w:t>
      </w:r>
      <w:r w:rsidR="006D1C7D">
        <w:t xml:space="preserve"> </w:t>
      </w:r>
      <w:r w:rsidR="006D1C7D">
        <w:rPr>
          <w:b/>
          <w:bCs/>
        </w:rPr>
        <w:t>2023</w:t>
      </w:r>
      <w:r w:rsidR="006D1C7D">
        <w:t xml:space="preserve">, </w:t>
      </w:r>
      <w:r w:rsidR="006D1C7D">
        <w:rPr>
          <w:i/>
          <w:iCs/>
        </w:rPr>
        <w:t>5</w:t>
      </w:r>
      <w:r w:rsidR="006D1C7D">
        <w:t>, e670–e682, doi:10.1016/S2665-9913(23)00232-1.</w:t>
      </w:r>
    </w:p>
    <w:p w14:paraId="606F3F4C" w14:textId="77777777" w:rsidR="006D1C7D" w:rsidRDefault="006D1C7D" w:rsidP="006D1C7D">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26DC3CEC" w14:textId="77777777" w:rsidR="006D1C7D" w:rsidRDefault="006D1C7D" w:rsidP="006D1C7D">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6A19FC4E" w14:textId="77777777" w:rsidR="006D1C7D" w:rsidRDefault="006D1C7D" w:rsidP="006D1C7D">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1F11C9F" w14:textId="77777777" w:rsidR="006D1C7D" w:rsidRDefault="006D1C7D" w:rsidP="006D1C7D">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19E3C2E6" w14:textId="77777777" w:rsidR="006D1C7D" w:rsidRDefault="006D1C7D" w:rsidP="006D1C7D">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1B8C1CE" w14:textId="77777777" w:rsidR="006D1C7D" w:rsidRDefault="006D1C7D" w:rsidP="006D1C7D">
      <w:pPr>
        <w:pStyle w:val="Bibliography"/>
      </w:pPr>
      <w:r>
        <w:lastRenderedPageBreak/>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7EFDAEC" w14:textId="77777777" w:rsidR="006D1C7D" w:rsidRDefault="006D1C7D" w:rsidP="006D1C7D">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07AE5678" w14:textId="77777777" w:rsidR="006D1C7D" w:rsidRDefault="006D1C7D" w:rsidP="006D1C7D">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4637FF0D" w14:textId="77777777" w:rsidR="006D1C7D" w:rsidRDefault="006D1C7D" w:rsidP="006D1C7D">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6D407E2C" w14:textId="77777777" w:rsidR="006D1C7D" w:rsidRDefault="006D1C7D" w:rsidP="006D1C7D">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5E353FC4" w14:textId="77777777" w:rsidR="006D1C7D" w:rsidRDefault="006D1C7D" w:rsidP="006D1C7D">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3BDC1DB1" w14:textId="77777777" w:rsidR="006D1C7D" w:rsidRDefault="006D1C7D" w:rsidP="006D1C7D">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066BE0D4" w14:textId="77777777" w:rsidR="006D1C7D" w:rsidRDefault="006D1C7D" w:rsidP="006D1C7D">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739CCA1A" w14:textId="77777777" w:rsidR="006D1C7D" w:rsidRDefault="006D1C7D" w:rsidP="006D1C7D">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61024446" w14:textId="77777777" w:rsidR="006D1C7D" w:rsidRDefault="006D1C7D" w:rsidP="006D1C7D">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2F0222F3" w14:textId="77777777" w:rsidR="006D1C7D" w:rsidRDefault="006D1C7D" w:rsidP="006D1C7D">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00037EE0" w14:textId="77777777" w:rsidR="006D1C7D" w:rsidRDefault="006D1C7D" w:rsidP="006D1C7D">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1270C80" w14:textId="77777777" w:rsidR="006D1C7D" w:rsidRDefault="006D1C7D" w:rsidP="006D1C7D">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72175C05" w14:textId="77777777" w:rsidR="006D1C7D" w:rsidRDefault="006D1C7D" w:rsidP="006D1C7D">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05322B76" w14:textId="77777777" w:rsidR="006D1C7D" w:rsidRDefault="006D1C7D" w:rsidP="006D1C7D">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70B9FE7E" w14:textId="77777777" w:rsidR="006D1C7D" w:rsidRDefault="006D1C7D" w:rsidP="006D1C7D">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2A65238E" w14:textId="77777777" w:rsidR="006D1C7D" w:rsidRDefault="006D1C7D" w:rsidP="006D1C7D">
      <w:pPr>
        <w:pStyle w:val="Bibliography"/>
      </w:pPr>
      <w:r>
        <w:lastRenderedPageBreak/>
        <w:t xml:space="preserve">23.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0511DB20" w14:textId="77777777" w:rsidR="006D1C7D" w:rsidRDefault="006D1C7D" w:rsidP="006D1C7D">
      <w:pPr>
        <w:pStyle w:val="Bibliography"/>
      </w:pPr>
      <w:r>
        <w:t xml:space="preserve">24.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19101A9E" w14:textId="77777777" w:rsidR="006D1C7D" w:rsidRDefault="006D1C7D" w:rsidP="006D1C7D">
      <w:pPr>
        <w:pStyle w:val="Bibliography"/>
      </w:pPr>
      <w:r>
        <w:t xml:space="preserve">25.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19D9D786" w14:textId="77777777" w:rsidR="006D1C7D" w:rsidRDefault="006D1C7D" w:rsidP="006D1C7D">
      <w:pPr>
        <w:pStyle w:val="Bibliography"/>
      </w:pPr>
      <w:r>
        <w:t xml:space="preserve">26.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552DE507" w14:textId="77777777" w:rsidR="006D1C7D" w:rsidRDefault="006D1C7D" w:rsidP="006D1C7D">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CB823F8" w14:textId="77777777" w:rsidR="006D1C7D" w:rsidRDefault="006D1C7D" w:rsidP="006D1C7D">
      <w:pPr>
        <w:pStyle w:val="Bibliography"/>
      </w:pPr>
      <w:r>
        <w:t xml:space="preserve">28.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1F48C68D" w14:textId="77777777" w:rsidR="006D1C7D" w:rsidRDefault="006D1C7D" w:rsidP="006D1C7D">
      <w:pPr>
        <w:pStyle w:val="Bibliography"/>
      </w:pPr>
      <w:r>
        <w:t xml:space="preserve">29. </w:t>
      </w:r>
      <w:r>
        <w:tab/>
        <w:t>Interlink Electronics FSR 402 Data Sheet.</w:t>
      </w:r>
    </w:p>
    <w:p w14:paraId="45F5C073" w14:textId="77777777" w:rsidR="006D1C7D" w:rsidRDefault="006D1C7D" w:rsidP="006D1C7D">
      <w:pPr>
        <w:pStyle w:val="Bibliography"/>
      </w:pPr>
      <w:r>
        <w:t xml:space="preserve">30. </w:t>
      </w:r>
      <w:r>
        <w:tab/>
        <w:t>Interlink Electronics FSR 406 Data Sheet.</w:t>
      </w:r>
    </w:p>
    <w:p w14:paraId="7FE4E293" w14:textId="77777777" w:rsidR="006D1C7D" w:rsidRDefault="006D1C7D" w:rsidP="006D1C7D">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0AD529B3" w14:textId="77777777" w:rsidR="006D1C7D" w:rsidRDefault="006D1C7D" w:rsidP="006D1C7D">
      <w:pPr>
        <w:pStyle w:val="Bibliography"/>
      </w:pPr>
      <w:r>
        <w:t xml:space="preserve">32.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2EAD7B17" w14:textId="77777777" w:rsidR="006D1C7D" w:rsidRDefault="006D1C7D" w:rsidP="006D1C7D">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057EAA2" w14:textId="77777777" w:rsidR="006D1C7D" w:rsidRDefault="006D1C7D" w:rsidP="006D1C7D">
      <w:pPr>
        <w:pStyle w:val="Bibliography"/>
      </w:pPr>
      <w:r>
        <w:t xml:space="preserve">34.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57D13B6A" w14:textId="77777777" w:rsidR="006D1C7D" w:rsidRDefault="006D1C7D" w:rsidP="006D1C7D">
      <w:pPr>
        <w:pStyle w:val="Bibliography"/>
      </w:pPr>
      <w:r>
        <w:t xml:space="preserve">35.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10E1474C" w14:textId="77777777" w:rsidR="006D1C7D" w:rsidRDefault="006D1C7D" w:rsidP="006D1C7D">
      <w:pPr>
        <w:pStyle w:val="Bibliography"/>
      </w:pPr>
      <w:r>
        <w:t xml:space="preserve">36.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2D78F6C4" w14:textId="77777777" w:rsidR="006D1C7D" w:rsidRDefault="006D1C7D" w:rsidP="006D1C7D">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149F93F9" w14:textId="77777777" w:rsidR="006D1C7D" w:rsidRDefault="006D1C7D" w:rsidP="006D1C7D">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8FC77F8" w14:textId="77777777" w:rsidR="006D1C7D" w:rsidRDefault="006D1C7D" w:rsidP="006D1C7D">
      <w:pPr>
        <w:pStyle w:val="Bibliography"/>
      </w:pPr>
      <w:r>
        <w:t xml:space="preserve">39. </w:t>
      </w:r>
      <w:r>
        <w:tab/>
      </w:r>
      <w:proofErr w:type="spellStart"/>
      <w:r>
        <w:t>SpectraSymbol</w:t>
      </w:r>
      <w:proofErr w:type="spellEnd"/>
      <w:r>
        <w:t xml:space="preserve"> Flex Sensor Data Sheet 2014.</w:t>
      </w:r>
    </w:p>
    <w:p w14:paraId="18934DFF" w14:textId="77777777" w:rsidR="006D1C7D" w:rsidRDefault="006D1C7D" w:rsidP="006D1C7D">
      <w:pPr>
        <w:pStyle w:val="Bibliography"/>
      </w:pPr>
      <w:r>
        <w:t xml:space="preserve">40. </w:t>
      </w:r>
      <w:r>
        <w:tab/>
      </w:r>
      <w:proofErr w:type="spellStart"/>
      <w:r>
        <w:t>SpectraSymbol</w:t>
      </w:r>
      <w:proofErr w:type="spellEnd"/>
      <w:r>
        <w:t xml:space="preserve"> Flex Sensor 2.2.</w:t>
      </w:r>
    </w:p>
    <w:p w14:paraId="6623EE80" w14:textId="77777777" w:rsidR="006D1C7D" w:rsidRDefault="006D1C7D" w:rsidP="006D1C7D">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B818D8E" w14:textId="77777777" w:rsidR="006D1C7D" w:rsidRDefault="006D1C7D" w:rsidP="006D1C7D">
      <w:pPr>
        <w:pStyle w:val="Bibliography"/>
      </w:pPr>
      <w:r>
        <w:t xml:space="preserve">42.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04202707" w14:textId="77777777" w:rsidR="006D1C7D" w:rsidRDefault="006D1C7D" w:rsidP="006D1C7D">
      <w:pPr>
        <w:pStyle w:val="Bibliography"/>
      </w:pPr>
      <w:r>
        <w:t xml:space="preserve">43. </w:t>
      </w:r>
      <w:r>
        <w:tab/>
        <w:t xml:space="preserve">Mallare, J.C.T.; Pineda, D.F.G.; Trinidad, G.M.; Serafica, R.D.; Villanueva, J.B.K.; Dela Cruz, A.R.; </w:t>
      </w:r>
      <w:proofErr w:type="spellStart"/>
      <w:r>
        <w:t>Vicerra</w:t>
      </w:r>
      <w:proofErr w:type="spellEnd"/>
      <w:r>
        <w:t xml:space="preserve">, R.R.P.; Serrano, K.K.D.; Roxas, E.A. Sitting Posture Assessment Using Computer Vision. In Proceedings of the 2017IEEE </w:t>
      </w:r>
      <w:r>
        <w:lastRenderedPageBreak/>
        <w:t>9th International Conference on Humanoid, Nanotechnology, Information Technology, Communication and Control, Environment and Management (HNICEM); IEEE: Manila, Philippines, December 2017; pp. 1–5.</w:t>
      </w:r>
    </w:p>
    <w:p w14:paraId="6085F1FC" w14:textId="77777777" w:rsidR="006D1C7D" w:rsidRDefault="006D1C7D" w:rsidP="006D1C7D">
      <w:pPr>
        <w:pStyle w:val="Bibliography"/>
      </w:pPr>
      <w:r>
        <w:t xml:space="preserve">44.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0DA14477" w14:textId="77777777" w:rsidR="006D1C7D" w:rsidRDefault="006D1C7D" w:rsidP="006D1C7D">
      <w:pPr>
        <w:pStyle w:val="Bibliography"/>
      </w:pPr>
      <w:r>
        <w:t xml:space="preserve">45.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7ECC3CA1" w14:textId="77777777" w:rsidR="006D1C7D" w:rsidRDefault="006D1C7D" w:rsidP="006D1C7D">
      <w:pPr>
        <w:pStyle w:val="Bibliography"/>
      </w:pPr>
      <w:r>
        <w:t xml:space="preserve">46.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keg.v2i2.626.</w:t>
      </w:r>
    </w:p>
    <w:p w14:paraId="7C3EDD8D" w14:textId="77777777" w:rsidR="006D1C7D" w:rsidRDefault="006D1C7D" w:rsidP="006D1C7D">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2C66E2D" w14:textId="77777777" w:rsidR="006D1C7D" w:rsidRDefault="006D1C7D" w:rsidP="006D1C7D">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617D62E0" w14:textId="77777777" w:rsidR="006D1C7D" w:rsidRDefault="006D1C7D" w:rsidP="006D1C7D">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24723DD" w14:textId="77777777" w:rsidR="006D1C7D" w:rsidRDefault="006D1C7D" w:rsidP="006D1C7D">
      <w:pPr>
        <w:pStyle w:val="Bibliography"/>
      </w:pPr>
      <w:r>
        <w:t xml:space="preserve">50.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E378BC3" w14:textId="77777777" w:rsidR="006D1C7D" w:rsidRDefault="006D1C7D" w:rsidP="006D1C7D">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3F96D56" w14:textId="77777777" w:rsidR="006D1C7D" w:rsidRDefault="006D1C7D" w:rsidP="006D1C7D">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22E4709C" w14:textId="77777777" w:rsidR="006D1C7D" w:rsidRDefault="006D1C7D" w:rsidP="006D1C7D">
      <w:pPr>
        <w:pStyle w:val="Bibliography"/>
      </w:pPr>
      <w:r>
        <w:t xml:space="preserve">53.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30C0C785" w14:textId="77777777" w:rsidR="006D1C7D" w:rsidRDefault="006D1C7D" w:rsidP="006D1C7D">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EB311A8" w14:textId="77777777" w:rsidR="006D1C7D" w:rsidRDefault="006D1C7D" w:rsidP="006D1C7D">
      <w:pPr>
        <w:pStyle w:val="Bibliography"/>
      </w:pPr>
      <w:r>
        <w:t xml:space="preserve">55.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6B939CA" w14:textId="77777777" w:rsidR="006D1C7D" w:rsidRDefault="006D1C7D" w:rsidP="006D1C7D">
      <w:pPr>
        <w:pStyle w:val="Bibliography"/>
      </w:pPr>
      <w:r>
        <w:t xml:space="preserve">56.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AEAD99D" w14:textId="77777777" w:rsidR="006D1C7D" w:rsidRDefault="006D1C7D" w:rsidP="006D1C7D">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EAB5711" w14:textId="77777777" w:rsidR="006D1C7D" w:rsidRDefault="006D1C7D" w:rsidP="006D1C7D">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E380AE8" w14:textId="77777777" w:rsidR="006D1C7D" w:rsidRDefault="006D1C7D" w:rsidP="006D1C7D">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w:t>
      </w:r>
      <w:r>
        <w:lastRenderedPageBreak/>
        <w:t>puter and Information Science; Springer Berlin Heidelberg: Berlin, Heidelberg, 2013; Vol. 383, pp. 182–191 ISBN 978-3-642-41012-3.</w:t>
      </w:r>
    </w:p>
    <w:p w14:paraId="6707370D" w14:textId="77777777" w:rsidR="006D1C7D" w:rsidRDefault="006D1C7D" w:rsidP="006D1C7D">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AD7E696" w14:textId="77777777" w:rsidR="006D1C7D" w:rsidRDefault="006D1C7D" w:rsidP="006D1C7D">
      <w:pPr>
        <w:pStyle w:val="Bibliography"/>
      </w:pPr>
      <w:r>
        <w:t xml:space="preserve">61.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7B5BB71" w14:textId="77777777" w:rsidR="006D1C7D" w:rsidRDefault="006D1C7D" w:rsidP="006D1C7D">
      <w:pPr>
        <w:pStyle w:val="Bibliography"/>
      </w:pPr>
      <w:r>
        <w:t xml:space="preserve">62.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1E4CBAC" w14:textId="77777777" w:rsidR="006D1C7D" w:rsidRDefault="006D1C7D" w:rsidP="006D1C7D">
      <w:pPr>
        <w:pStyle w:val="Bibliography"/>
      </w:pPr>
      <w:r>
        <w:t xml:space="preserve">63.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0166555D" w14:textId="77777777" w:rsidR="006D1C7D" w:rsidRDefault="006D1C7D" w:rsidP="006D1C7D">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DE57606" w14:textId="77777777" w:rsidR="006D1C7D" w:rsidRDefault="006D1C7D" w:rsidP="006D1C7D">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6EDA895" w14:textId="77777777" w:rsidR="006D1C7D" w:rsidRDefault="006D1C7D" w:rsidP="006D1C7D">
      <w:pPr>
        <w:pStyle w:val="Bibliography"/>
      </w:pPr>
      <w:r>
        <w:t xml:space="preserve">66.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166950B8" w14:textId="77777777" w:rsidR="006D1C7D" w:rsidRDefault="006D1C7D" w:rsidP="006D1C7D">
      <w:pPr>
        <w:pStyle w:val="Bibliography"/>
      </w:pPr>
      <w:r>
        <w:t xml:space="preserve">67.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614A6E98" w14:textId="77777777" w:rsidR="006D1C7D" w:rsidRDefault="006D1C7D" w:rsidP="006D1C7D">
      <w:pPr>
        <w:pStyle w:val="Bibliography"/>
      </w:pPr>
      <w:r>
        <w:t xml:space="preserve">68.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7F81AF8E" w14:textId="77777777" w:rsidR="006D1C7D" w:rsidRDefault="006D1C7D" w:rsidP="006D1C7D">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2D38E1D5" w14:textId="77777777" w:rsidR="006D1C7D" w:rsidRDefault="006D1C7D" w:rsidP="006D1C7D">
      <w:pPr>
        <w:pStyle w:val="Bibliography"/>
      </w:pPr>
      <w:r>
        <w:t xml:space="preserve">70.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7A3C7CF8" w14:textId="77777777" w:rsidR="006D1C7D" w:rsidRDefault="006D1C7D" w:rsidP="006D1C7D">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7D933911" w14:textId="77777777" w:rsidR="006D1C7D" w:rsidRDefault="006D1C7D" w:rsidP="006D1C7D">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14012E80" w14:textId="77777777" w:rsidR="006D1C7D" w:rsidRDefault="006D1C7D" w:rsidP="006D1C7D">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0C619894" w14:textId="77777777" w:rsidR="006D1C7D" w:rsidRDefault="006D1C7D" w:rsidP="006D1C7D">
      <w:pPr>
        <w:pStyle w:val="Bibliography"/>
      </w:pPr>
      <w:r>
        <w:t xml:space="preserve">74.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17272276" w14:textId="77777777" w:rsidR="006D1C7D" w:rsidRDefault="006D1C7D" w:rsidP="006D1C7D">
      <w:pPr>
        <w:pStyle w:val="Bibliography"/>
      </w:pPr>
      <w:r>
        <w:t xml:space="preserve">75.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6841051A" w:rsidR="007D65C8" w:rsidRPr="00621204" w:rsidRDefault="007A08BB" w:rsidP="007A08BB">
      <w:pPr>
        <w:pStyle w:val="MDPI21heading1"/>
        <w:ind w:left="0"/>
        <w:rPr>
          <w:lang w:val="en-GB"/>
        </w:rPr>
      </w:pPr>
      <w:r w:rsidRPr="00621204">
        <w:rPr>
          <w:lang w:val="en-GB"/>
        </w:rPr>
        <w:lastRenderedPageBreak/>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297171">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0DC23" w14:textId="77777777" w:rsidR="00297171" w:rsidRPr="00621204" w:rsidRDefault="00297171">
      <w:pPr>
        <w:spacing w:line="240" w:lineRule="auto"/>
      </w:pPr>
      <w:r w:rsidRPr="00621204">
        <w:separator/>
      </w:r>
    </w:p>
  </w:endnote>
  <w:endnote w:type="continuationSeparator" w:id="0">
    <w:p w14:paraId="415EF1D7" w14:textId="77777777" w:rsidR="00297171" w:rsidRPr="00621204" w:rsidRDefault="00297171">
      <w:pPr>
        <w:spacing w:line="240" w:lineRule="auto"/>
      </w:pPr>
      <w:r w:rsidRPr="0062120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21204" w:rsidRDefault="00494C08" w:rsidP="00691AA3">
    <w:pPr>
      <w:pStyle w:val="MDPIfooterfirstpage"/>
      <w:tabs>
        <w:tab w:val="clear" w:pos="8845"/>
        <w:tab w:val="right" w:pos="10466"/>
      </w:tabs>
      <w:spacing w:line="240" w:lineRule="auto"/>
      <w:jc w:val="both"/>
      <w:rPr>
        <w:lang w:val="en-GB"/>
        <w:rPrChange w:id="14" w:author="Janusz Kulon" w:date="2024-01-18T12:44:00Z">
          <w:rPr>
            <w:lang w:val="fr-CH"/>
          </w:rPr>
        </w:rPrChange>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621204">
      <w:rPr>
        <w:lang w:val="en-GB"/>
        <w:rPrChange w:id="15" w:author="Janusz Kulon" w:date="2024-01-18T12:44:00Z">
          <w:rPr>
            <w:lang w:val="fr-CH"/>
          </w:rPr>
        </w:rPrChange>
      </w:rPr>
      <w:tab/>
    </w:r>
    <w:r w:rsidRPr="00621204">
      <w:rPr>
        <w:lang w:val="en-GB"/>
        <w:rPrChange w:id="16" w:author="Janusz Kulon" w:date="2024-01-18T12:44:00Z">
          <w:rPr>
            <w:lang w:val="fr-CH"/>
          </w:rPr>
        </w:rPrChange>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094E4" w14:textId="77777777" w:rsidR="00297171" w:rsidRPr="00621204" w:rsidRDefault="00297171">
      <w:pPr>
        <w:spacing w:line="240" w:lineRule="auto"/>
      </w:pPr>
      <w:r w:rsidRPr="00621204">
        <w:separator/>
      </w:r>
    </w:p>
  </w:footnote>
  <w:footnote w:type="continuationSeparator" w:id="0">
    <w:p w14:paraId="4629072C" w14:textId="77777777" w:rsidR="00297171" w:rsidRPr="00621204" w:rsidRDefault="00297171">
      <w:pPr>
        <w:spacing w:line="240" w:lineRule="auto"/>
      </w:pPr>
      <w:r w:rsidRPr="0062120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739A"/>
    <w:rsid w:val="0021778B"/>
    <w:rsid w:val="00217BC0"/>
    <w:rsid w:val="00222CA6"/>
    <w:rsid w:val="00222D5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4B08"/>
    <w:rsid w:val="0040533B"/>
    <w:rsid w:val="00405542"/>
    <w:rsid w:val="00406786"/>
    <w:rsid w:val="004072F0"/>
    <w:rsid w:val="00411BB5"/>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1C7D"/>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14A5"/>
    <w:rsid w:val="00761BFC"/>
    <w:rsid w:val="007627CE"/>
    <w:rsid w:val="007636CB"/>
    <w:rsid w:val="00764085"/>
    <w:rsid w:val="00764D84"/>
    <w:rsid w:val="00765CFC"/>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788"/>
    <w:rsid w:val="00DA7C8B"/>
    <w:rsid w:val="00DB078C"/>
    <w:rsid w:val="00DB0A7C"/>
    <w:rsid w:val="00DB0AF2"/>
    <w:rsid w:val="00DB3BD8"/>
    <w:rsid w:val="00DB689E"/>
    <w:rsid w:val="00DB6ED1"/>
    <w:rsid w:val="00DB74CD"/>
    <w:rsid w:val="00DC04F0"/>
    <w:rsid w:val="00DC24A4"/>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u="none" strike="noStrike" kern="1200" spc="0" baseline="0">
                <a:solidFill>
                  <a:sysClr val="windowText" lastClr="000000">
                    <a:lumMod val="65000"/>
                    <a:lumOff val="35000"/>
                  </a:sysClr>
                </a:solidFill>
              </a:rPr>
              <a:t>Summay of Published Research Papers by the Sensors being utilised from 2007 to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DDDE8E75-1C95-486E-B9D2-82845D47EA7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8C599956-7817-464B-AE09-BFC8F3D2DF7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22030BA4-2014-4BB8-A03A-7098EF741CB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EEB8C82-B45D-4934-89D8-9619BD3763F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D26A1C14-FD61-4D31-81F9-5C59F63B9E7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C3554A98-D507-4C24-974C-B82AA29360F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45887AB6-EB90-4061-9686-45B98AF1239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1416A17A-40CD-46DF-9AC8-55109760B2C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3AD8A9CE-7DDC-4FD4-9EF4-9781C130C0D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2D7B29B0-B955-42B0-BB5D-EBB351549E0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CB0FBEEA-F936-4116-9110-0C85EF3619A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589</TotalTime>
  <Pages>22</Pages>
  <Words>40881</Words>
  <Characters>233026</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17</cp:revision>
  <cp:lastPrinted>2024-03-03T23:01:00Z</cp:lastPrinted>
  <dcterms:created xsi:type="dcterms:W3CDTF">2024-01-18T09:54:00Z</dcterms:created>
  <dcterms:modified xsi:type="dcterms:W3CDTF">2024-03-11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